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C56C26">
      <w:pPr>
        <w:pStyle w:val="BodyText"/>
        <w:jc w:val="center"/>
      </w:pPr>
      <w:r w:rsidRPr="007A1E59">
        <w:t>MSc Games Development, University of Suffolk, Ipswich, England</w:t>
      </w:r>
    </w:p>
    <w:p w:rsidR="00432002" w:rsidRDefault="00432002" w:rsidP="00C56C26">
      <w:pPr>
        <w:pStyle w:val="BodyText"/>
        <w:jc w:val="center"/>
      </w:pPr>
      <w:r w:rsidRPr="007A1E59">
        <w:t>S1770</w:t>
      </w:r>
      <w:r>
        <w:t>2</w:t>
      </w:r>
      <w:r w:rsidRPr="007A1E59">
        <w:t>6@uos.ac.uk</w:t>
      </w:r>
    </w:p>
    <w:p w:rsidR="00432002" w:rsidRPr="007A1E59" w:rsidRDefault="00432002" w:rsidP="00432002">
      <w:pPr>
        <w:pStyle w:val="BodyText"/>
        <w:sectPr w:rsidR="00432002" w:rsidRPr="007A1E59" w:rsidSect="0020248F">
          <w:footerReference w:type="default" r:id="rId7"/>
          <w:pgSz w:w="12240" w:h="15840"/>
          <w:pgMar w:top="1400" w:right="960" w:bottom="280" w:left="960" w:header="283" w:footer="283" w:gutter="0"/>
          <w:cols w:space="720"/>
          <w:docGrid w:linePitch="299"/>
        </w:sectPr>
      </w:pPr>
    </w:p>
    <w:p w:rsidR="00432002" w:rsidRPr="000A3629" w:rsidRDefault="00432002" w:rsidP="00432002">
      <w:pPr>
        <w:pStyle w:val="BodyText"/>
        <w:spacing w:before="5"/>
        <w:rPr>
          <w:b/>
          <w:sz w:val="20"/>
        </w:rPr>
      </w:pPr>
    </w:p>
    <w:p w:rsidR="00432002" w:rsidRPr="00DD1B2A" w:rsidRDefault="00432002" w:rsidP="00432002">
      <w:pPr>
        <w:pStyle w:val="BodyText"/>
        <w:spacing w:before="5"/>
        <w:rPr>
          <w:sz w:val="20"/>
        </w:rPr>
      </w:pPr>
    </w:p>
    <w:p w:rsidR="00432002" w:rsidRPr="0063258B" w:rsidRDefault="00432002" w:rsidP="00432002">
      <w:pPr>
        <w:pStyle w:val="ListParagraph"/>
        <w:rPr>
          <w:sz w:val="28"/>
        </w:rPr>
      </w:pPr>
      <w:r w:rsidRPr="0063258B">
        <w:rPr>
          <w:sz w:val="28"/>
        </w:rPr>
        <w:t>Abstract</w:t>
      </w:r>
      <w:r w:rsidR="00B034D5" w:rsidRPr="0063258B">
        <w:rPr>
          <w:sz w:val="28"/>
        </w:rPr>
        <w:t xml:space="preserve"> (150-250)</w:t>
      </w:r>
    </w:p>
    <w:p w:rsidR="00432002" w:rsidRDefault="00432002" w:rsidP="005204A0">
      <w:pPr>
        <w:pStyle w:val="BodyText"/>
      </w:pPr>
      <w:r>
        <w:t xml:space="preserve">In the game development industry, project management is a key factor to ensure a smooth development process. This report will discuss how data can be generated and collected through different project management </w:t>
      </w:r>
      <w:r w:rsidR="00C56C26">
        <w:t>methodologies</w:t>
      </w:r>
      <w:r w:rsidR="00210D87">
        <w:t xml:space="preserve"> (PMM)</w:t>
      </w:r>
      <w:r w:rsidR="001E5D89">
        <w:t>, and how it can affect the success of the project.</w:t>
      </w:r>
      <w:r>
        <w:t xml:space="preserve"> </w:t>
      </w:r>
      <w:r w:rsidR="001E5D89">
        <w:t>T</w:t>
      </w:r>
      <w:r>
        <w:t xml:space="preserve">he results of this report will assist indie and AAA </w:t>
      </w:r>
      <w:r w:rsidRPr="00432002">
        <w:rPr>
          <w:noProof/>
        </w:rPr>
        <w:t>compan</w:t>
      </w:r>
      <w:r>
        <w:rPr>
          <w:noProof/>
        </w:rPr>
        <w:t>ie</w:t>
      </w:r>
      <w:r w:rsidRPr="00432002">
        <w:rPr>
          <w:noProof/>
        </w:rPr>
        <w:t>s</w:t>
      </w:r>
      <w:r>
        <w:t xml:space="preserve"> in making a more calculated decision on the most optimal management </w:t>
      </w:r>
      <w:r w:rsidR="00EA0497">
        <w:t>methodology</w:t>
      </w:r>
      <w:r>
        <w:t xml:space="preserve"> for their project development process.</w:t>
      </w:r>
    </w:p>
    <w:p w:rsidR="00C56C26" w:rsidRPr="0063258B" w:rsidRDefault="00C56C26" w:rsidP="005204A0">
      <w:pPr>
        <w:pStyle w:val="BodyText"/>
        <w:rPr>
          <w:sz w:val="24"/>
        </w:rPr>
      </w:pPr>
    </w:p>
    <w:p w:rsidR="00C56C26" w:rsidRPr="0063258B" w:rsidRDefault="00C56C26" w:rsidP="00C56C26">
      <w:pPr>
        <w:pStyle w:val="ListParagraph"/>
        <w:rPr>
          <w:sz w:val="28"/>
        </w:rPr>
      </w:pPr>
      <w:r w:rsidRPr="0063258B">
        <w:rPr>
          <w:sz w:val="28"/>
        </w:rPr>
        <w:t>Keywords</w:t>
      </w:r>
    </w:p>
    <w:p w:rsidR="00432002" w:rsidRPr="00B93613" w:rsidRDefault="00C56C26" w:rsidP="00432002">
      <w:pPr>
        <w:pStyle w:val="BodyText"/>
      </w:pPr>
      <w:r>
        <w:t>Project management methodologies, Agile, Waterfall, Game development, Project success, Development process, Data, Communication</w:t>
      </w: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200-400)</w:t>
      </w:r>
    </w:p>
    <w:p w:rsidR="00ED5116" w:rsidRDefault="005F5FDA" w:rsidP="00ED5116">
      <w:pPr>
        <w:pStyle w:val="BodyText"/>
      </w:pPr>
      <w:r>
        <w:t xml:space="preserve">Project management methodologies </w:t>
      </w:r>
      <w:r w:rsidR="00944C7F">
        <w:t xml:space="preserve">are defined as a set of rules, methods &amp; processes that are used to aid in the project development process. PMM </w:t>
      </w:r>
      <w:r w:rsidR="00ED5116">
        <w:t>gi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ED5116">
      <w:pPr>
        <w:pStyle w:val="BodyText"/>
      </w:pPr>
    </w:p>
    <w:p w:rsidR="00252C9E" w:rsidRDefault="00252C9E" w:rsidP="005204A0">
      <w:pPr>
        <w:pStyle w:val="BodyText"/>
        <w:rPr>
          <w:rStyle w:val="selectable"/>
          <w:color w:val="000000"/>
        </w:rPr>
      </w:pPr>
      <w:r>
        <w:t xml:space="preserve">The digital creative industry has shifted from </w:t>
      </w:r>
      <w:r w:rsidRPr="003C34A5">
        <w:rPr>
          <w:noProof/>
        </w:rPr>
        <w:t>traditional</w:t>
      </w:r>
      <w:r>
        <w:t xml:space="preserve"> software development to </w:t>
      </w:r>
      <w:r w:rsidR="000A3629">
        <w:t xml:space="preserve">an </w:t>
      </w:r>
      <w:r>
        <w:t>agile based development</w:t>
      </w:r>
      <w:r w:rsidR="000A3629">
        <w:t xml:space="preserve"> process</w:t>
      </w:r>
      <w:r>
        <w:t xml:space="preserve"> </w:t>
      </w:r>
      <w:r>
        <w:rPr>
          <w:rStyle w:val="selectable"/>
          <w:color w:val="000000"/>
        </w:rPr>
        <w:t xml:space="preserve">(Parmentier and Mangematin, 2014). PMM </w:t>
      </w:r>
      <w:r w:rsidRPr="003C34A5">
        <w:rPr>
          <w:rStyle w:val="selectable"/>
          <w:noProof/>
          <w:color w:val="000000"/>
        </w:rPr>
        <w:t>have</w:t>
      </w:r>
      <w:r w:rsidR="003C34A5">
        <w:rPr>
          <w:rStyle w:val="selectable"/>
          <w:noProof/>
          <w:color w:val="000000"/>
        </w:rPr>
        <w:t xml:space="preserve"> to</w:t>
      </w:r>
      <w:r>
        <w:rPr>
          <w:rStyle w:val="selectable"/>
          <w:color w:val="000000"/>
        </w:rPr>
        <w:t xml:space="preserve"> need to accommodate the new projects of today and respond to the </w:t>
      </w:r>
      <w:r w:rsidR="000A3629">
        <w:rPr>
          <w:rStyle w:val="selectable"/>
          <w:color w:val="000000"/>
        </w:rPr>
        <w:t>increasing complexity of</w:t>
      </w:r>
      <w:r>
        <w:rPr>
          <w:rStyle w:val="selectable"/>
          <w:color w:val="000000"/>
        </w:rPr>
        <w:t xml:space="preserve"> projects and dynamic user requirements.</w:t>
      </w:r>
    </w:p>
    <w:p w:rsidR="000A3629" w:rsidRDefault="000A3629" w:rsidP="005204A0">
      <w:pPr>
        <w:pStyle w:val="BodyText"/>
        <w:rPr>
          <w:rStyle w:val="selectable"/>
          <w:color w:val="000000"/>
        </w:rPr>
      </w:pPr>
    </w:p>
    <w:p w:rsidR="000A3629" w:rsidRDefault="000A3629" w:rsidP="005204A0">
      <w:pPr>
        <w:pStyle w:val="BodyText"/>
        <w:rPr>
          <w:rStyle w:val="selectable"/>
          <w:color w:val="000000"/>
        </w:rPr>
      </w:pPr>
      <w:r>
        <w:rPr>
          <w:rStyle w:val="selectable"/>
          <w:color w:val="000000"/>
        </w:rPr>
        <w:t xml:space="preserve">This study will provide a comparison between agile methodologies and traditional methodologies, the comparison will be based on how data is generated and collected through these methods and the </w:t>
      </w:r>
      <w:r>
        <w:t>efficiency of the data</w:t>
      </w:r>
      <w:r>
        <w:rPr>
          <w:rStyle w:val="selectable"/>
          <w:color w:val="000000"/>
        </w:rPr>
        <w:t xml:space="preserve">. The results of this report will assist companies and project managers in choosing a </w:t>
      </w:r>
      <w:r w:rsidRPr="003C34A5">
        <w:rPr>
          <w:rStyle w:val="selectable"/>
          <w:noProof/>
          <w:color w:val="000000"/>
        </w:rPr>
        <w:t>PMM</w:t>
      </w:r>
      <w:r>
        <w:rPr>
          <w:rStyle w:val="selectable"/>
          <w:color w:val="000000"/>
        </w:rPr>
        <w:t xml:space="preserve"> that’s optimal for </w:t>
      </w: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rFonts w:asciiTheme="minorHAnsi" w:hAnsiTheme="minorHAnsi" w:cstheme="minorHAnsi"/>
          <w:color w:val="000000"/>
          <w:sz w:val="28"/>
        </w:rPr>
      </w:pPr>
    </w:p>
    <w:p w:rsidR="000A3629" w:rsidRDefault="000A3629" w:rsidP="005204A0">
      <w:pPr>
        <w:pStyle w:val="BodyText"/>
        <w:rPr>
          <w:rStyle w:val="selectable"/>
          <w:color w:val="000000"/>
        </w:rPr>
      </w:pPr>
      <w:r>
        <w:rPr>
          <w:rStyle w:val="selectable"/>
          <w:color w:val="000000"/>
        </w:rPr>
        <w:t xml:space="preserve">the project they are undertaking. </w:t>
      </w:r>
    </w:p>
    <w:p w:rsidR="000A3629" w:rsidRDefault="000A3629" w:rsidP="005204A0">
      <w:pPr>
        <w:pStyle w:val="BodyText"/>
        <w:rPr>
          <w:rStyle w:val="selectable"/>
          <w:color w:val="000000"/>
        </w:rPr>
      </w:pPr>
    </w:p>
    <w:p w:rsidR="000A3629" w:rsidRDefault="000A3629" w:rsidP="005204A0">
      <w:pPr>
        <w:pStyle w:val="BodyText"/>
      </w:pPr>
      <w:r>
        <w:rPr>
          <w:rStyle w:val="selectable"/>
          <w:color w:val="000000"/>
        </w:rPr>
        <w:t>The rest of the paper is structured as follows. Section 2 discusses the literature review, followed by Section 3, which discusses agile and the most popular methodologies, followed by Section 4 which discusses traditional methodologies and the most popular. Section 5 will be the result</w:t>
      </w:r>
      <w:r w:rsidR="0019489F">
        <w:rPr>
          <w:rStyle w:val="selectable"/>
          <w:color w:val="000000"/>
        </w:rPr>
        <w:t>s</w:t>
      </w:r>
      <w:r>
        <w:rPr>
          <w:rStyle w:val="selectable"/>
          <w:color w:val="000000"/>
        </w:rPr>
        <w:t xml:space="preserve"> collected from the report, followed by S</w:t>
      </w:r>
      <w:r w:rsidR="0019489F">
        <w:rPr>
          <w:rStyle w:val="selectable"/>
          <w:color w:val="000000"/>
        </w:rPr>
        <w:t>ection 6 which will be concluding my results and giving advice and opinions.</w:t>
      </w:r>
    </w:p>
    <w:p w:rsidR="00016D02" w:rsidRDefault="00016D02" w:rsidP="005204A0">
      <w:pPr>
        <w:pStyle w:val="BodyText"/>
      </w:pPr>
    </w:p>
    <w:p w:rsidR="00AD351B" w:rsidRDefault="00AD351B" w:rsidP="005204A0">
      <w:pPr>
        <w:pStyle w:val="BodyText"/>
      </w:pPr>
    </w:p>
    <w:p w:rsidR="00AD351B" w:rsidRDefault="00B034D5" w:rsidP="005204A0">
      <w:pPr>
        <w:pStyle w:val="BodyText"/>
        <w:rPr>
          <w:color w:val="FF0000"/>
        </w:rPr>
      </w:pPr>
      <w:r>
        <w:rPr>
          <w:color w:val="FF0000"/>
        </w:rPr>
        <w:t xml:space="preserve">Key Consideration in choosing </w:t>
      </w:r>
      <w:r w:rsidR="00C12890">
        <w:rPr>
          <w:color w:val="FF0000"/>
        </w:rPr>
        <w:t xml:space="preserve">the </w:t>
      </w:r>
      <w:r w:rsidRPr="00C12890">
        <w:rPr>
          <w:noProof/>
          <w:color w:val="FF0000"/>
        </w:rPr>
        <w:t>methodology</w:t>
      </w:r>
    </w:p>
    <w:p w:rsidR="00B034D5" w:rsidRDefault="00B034D5" w:rsidP="00B034D5">
      <w:pPr>
        <w:pStyle w:val="BodyText"/>
        <w:numPr>
          <w:ilvl w:val="0"/>
          <w:numId w:val="1"/>
        </w:numPr>
        <w:rPr>
          <w:color w:val="FF0000"/>
        </w:rPr>
      </w:pPr>
      <w:r>
        <w:rPr>
          <w:color w:val="FF0000"/>
        </w:rPr>
        <w:t>Organizational strategic goals and core values</w:t>
      </w:r>
    </w:p>
    <w:p w:rsidR="00B034D5" w:rsidRDefault="00B034D5" w:rsidP="00B034D5">
      <w:pPr>
        <w:pStyle w:val="BodyText"/>
        <w:numPr>
          <w:ilvl w:val="0"/>
          <w:numId w:val="1"/>
        </w:numPr>
        <w:rPr>
          <w:color w:val="FF0000"/>
        </w:rPr>
      </w:pPr>
      <w:r>
        <w:rPr>
          <w:color w:val="FF0000"/>
        </w:rPr>
        <w:t>Constraints</w:t>
      </w:r>
    </w:p>
    <w:p w:rsidR="00B034D5" w:rsidRDefault="00B034D5" w:rsidP="00B034D5">
      <w:pPr>
        <w:pStyle w:val="BodyText"/>
        <w:numPr>
          <w:ilvl w:val="0"/>
          <w:numId w:val="1"/>
        </w:numPr>
        <w:rPr>
          <w:color w:val="FF0000"/>
        </w:rPr>
      </w:pPr>
      <w:r>
        <w:rPr>
          <w:color w:val="FF0000"/>
        </w:rPr>
        <w:t>Stakeholders</w:t>
      </w:r>
    </w:p>
    <w:p w:rsidR="00B034D5" w:rsidRDefault="00B034D5" w:rsidP="00B034D5">
      <w:pPr>
        <w:pStyle w:val="BodyText"/>
        <w:numPr>
          <w:ilvl w:val="0"/>
          <w:numId w:val="1"/>
        </w:numPr>
        <w:rPr>
          <w:color w:val="FF0000"/>
        </w:rPr>
      </w:pPr>
      <w:r>
        <w:rPr>
          <w:color w:val="FF0000"/>
        </w:rPr>
        <w:t>Risks</w:t>
      </w:r>
    </w:p>
    <w:p w:rsidR="00B034D5" w:rsidRDefault="00B034D5" w:rsidP="00B034D5">
      <w:pPr>
        <w:pStyle w:val="BodyText"/>
        <w:numPr>
          <w:ilvl w:val="0"/>
          <w:numId w:val="1"/>
        </w:numPr>
        <w:rPr>
          <w:color w:val="FF0000"/>
        </w:rPr>
      </w:pPr>
      <w:r>
        <w:rPr>
          <w:color w:val="FF0000"/>
        </w:rPr>
        <w:t>Complexity</w:t>
      </w:r>
    </w:p>
    <w:p w:rsidR="00B034D5" w:rsidRDefault="00B034D5" w:rsidP="00B034D5">
      <w:pPr>
        <w:pStyle w:val="BodyText"/>
        <w:numPr>
          <w:ilvl w:val="0"/>
          <w:numId w:val="1"/>
        </w:numPr>
        <w:rPr>
          <w:color w:val="FF0000"/>
        </w:rPr>
      </w:pPr>
      <w:r>
        <w:rPr>
          <w:color w:val="FF0000"/>
        </w:rPr>
        <w:t>Project Size</w:t>
      </w:r>
    </w:p>
    <w:p w:rsidR="005204A0" w:rsidRPr="0020248F" w:rsidRDefault="00467D39" w:rsidP="0020248F">
      <w:pPr>
        <w:pStyle w:val="BodyText"/>
        <w:numPr>
          <w:ilvl w:val="0"/>
          <w:numId w:val="1"/>
        </w:numPr>
        <w:rPr>
          <w:color w:val="FF0000"/>
        </w:rPr>
      </w:pPr>
      <w:r>
        <w:rPr>
          <w:color w:val="FF0000"/>
        </w:rPr>
        <w:t>Cos</w:t>
      </w:r>
    </w:p>
    <w:p w:rsidR="005204A0" w:rsidRDefault="00B93613" w:rsidP="00B93613">
      <w:pPr>
        <w:pStyle w:val="Heading1"/>
      </w:pPr>
      <w:r>
        <w:t>Section 2.</w:t>
      </w:r>
    </w:p>
    <w:p w:rsidR="005204A0" w:rsidRDefault="00B10E26" w:rsidP="00432002">
      <w:pPr>
        <w:pStyle w:val="ListParagraph"/>
        <w:rPr>
          <w:sz w:val="28"/>
        </w:rPr>
      </w:pPr>
      <w:r>
        <w:rPr>
          <w:sz w:val="28"/>
        </w:rPr>
        <w:t>Literature Review</w:t>
      </w:r>
      <w:r w:rsidR="00E807AB" w:rsidRPr="0063258B">
        <w:rPr>
          <w:sz w:val="28"/>
        </w:rPr>
        <w:t xml:space="preserve"> </w:t>
      </w:r>
      <w:r w:rsidR="00B034D5" w:rsidRPr="0063258B">
        <w:rPr>
          <w:sz w:val="28"/>
        </w:rPr>
        <w:t>(500-700)</w:t>
      </w:r>
    </w:p>
    <w:p w:rsidR="00FA6C0F" w:rsidRDefault="00DE7112" w:rsidP="00A0715D">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w:t>
      </w:r>
      <w:r w:rsidR="0020248F">
        <w:t xml:space="preserve">project </w:t>
      </w:r>
      <w:r w:rsidR="00B95374">
        <w:t>failure.</w:t>
      </w:r>
    </w:p>
    <w:p w:rsidR="0020248F" w:rsidRDefault="0020248F" w:rsidP="00A0715D">
      <w:pPr>
        <w:pStyle w:val="BodyText"/>
      </w:pPr>
    </w:p>
    <w:p w:rsidR="0020248F" w:rsidRDefault="0020248F" w:rsidP="00A0715D">
      <w:pPr>
        <w:pStyle w:val="BodyText"/>
      </w:pPr>
    </w:p>
    <w:p w:rsidR="00991601" w:rsidRDefault="00B93613" w:rsidP="00B93613">
      <w:pPr>
        <w:pStyle w:val="Heading1"/>
      </w:pPr>
      <w:r>
        <w:lastRenderedPageBreak/>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600-900)</w:t>
      </w:r>
    </w:p>
    <w:p w:rsidR="00AA05F2" w:rsidRDefault="00A92526" w:rsidP="00B034D5">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C3465D">
        <w:rPr>
          <w:noProof/>
        </w:rPr>
        <w:t>weeks</w:t>
      </w:r>
      <w:r w:rsidR="0081751E">
        <w:t xml:space="preserve"> after the sprint is complete the team will demonstrate what they’ve completed. At this point it allows the team to identify improvements for the next sprint.</w:t>
      </w:r>
      <w:r w:rsidR="009D109D">
        <w:t xml:space="preserve"> </w:t>
      </w:r>
    </w:p>
    <w:p w:rsidR="00467D39" w:rsidRDefault="00467D39" w:rsidP="00B034D5">
      <w:pPr>
        <w:pStyle w:val="BodyText"/>
      </w:pPr>
    </w:p>
    <w:p w:rsidR="00467D39" w:rsidRDefault="00467D39" w:rsidP="00467D39">
      <w:pPr>
        <w:pStyle w:val="BodyText"/>
      </w:pPr>
      <w:r>
        <w:t>Examples of methodologies that incorporate agile are as followed</w:t>
      </w:r>
      <w:r w:rsidR="0020248F">
        <w:t>;</w:t>
      </w:r>
    </w:p>
    <w:p w:rsidR="00467D39" w:rsidRDefault="00467D39" w:rsidP="00467D39">
      <w:pPr>
        <w:pStyle w:val="BodyText"/>
        <w:numPr>
          <w:ilvl w:val="0"/>
          <w:numId w:val="2"/>
        </w:numPr>
      </w:pPr>
      <w:r>
        <w:t>Scrum</w:t>
      </w:r>
    </w:p>
    <w:p w:rsidR="00467D39" w:rsidRDefault="00467D39" w:rsidP="00467D39">
      <w:pPr>
        <w:pStyle w:val="BodyText"/>
        <w:numPr>
          <w:ilvl w:val="0"/>
          <w:numId w:val="2"/>
        </w:numPr>
      </w:pPr>
      <w:r>
        <w:t>Scrumban</w:t>
      </w:r>
    </w:p>
    <w:p w:rsidR="00467D39" w:rsidRDefault="00467D39" w:rsidP="00467D39">
      <w:pPr>
        <w:pStyle w:val="BodyText"/>
        <w:numPr>
          <w:ilvl w:val="0"/>
          <w:numId w:val="2"/>
        </w:numPr>
      </w:pPr>
      <w:r>
        <w:t>Extreme Programming</w:t>
      </w:r>
    </w:p>
    <w:p w:rsidR="00467D39" w:rsidRDefault="00467D39" w:rsidP="00467D39">
      <w:pPr>
        <w:pStyle w:val="BodyText"/>
        <w:numPr>
          <w:ilvl w:val="0"/>
          <w:numId w:val="2"/>
        </w:numPr>
      </w:pPr>
      <w:r>
        <w:t>Feature Driven Development</w:t>
      </w:r>
    </w:p>
    <w:p w:rsidR="00467D39" w:rsidRDefault="00467D39" w:rsidP="00467D39">
      <w:pPr>
        <w:pStyle w:val="BodyText"/>
        <w:numPr>
          <w:ilvl w:val="0"/>
          <w:numId w:val="2"/>
        </w:numPr>
      </w:pPr>
      <w:r>
        <w:t>DevOps</w:t>
      </w:r>
    </w:p>
    <w:p w:rsidR="00467D39" w:rsidRDefault="00467D39" w:rsidP="00467D39">
      <w:pPr>
        <w:pStyle w:val="BodyText"/>
        <w:numPr>
          <w:ilvl w:val="0"/>
          <w:numId w:val="2"/>
        </w:numPr>
      </w:pPr>
      <w:r>
        <w:t>Lean Software Development</w:t>
      </w:r>
    </w:p>
    <w:p w:rsidR="00467D39" w:rsidRDefault="00467D39" w:rsidP="00467D39">
      <w:pPr>
        <w:pStyle w:val="BodyText"/>
        <w:numPr>
          <w:ilvl w:val="0"/>
          <w:numId w:val="2"/>
        </w:numPr>
      </w:pPr>
      <w:r>
        <w:t>Crystal Methodologies</w:t>
      </w:r>
    </w:p>
    <w:p w:rsidR="00467D39" w:rsidRDefault="00467D39" w:rsidP="00467D39">
      <w:pPr>
        <w:pStyle w:val="BodyText"/>
        <w:numPr>
          <w:ilvl w:val="0"/>
          <w:numId w:val="2"/>
        </w:numPr>
      </w:pPr>
      <w:r>
        <w:t>Dynamic system development</w:t>
      </w:r>
    </w:p>
    <w:p w:rsidR="00AA05F2" w:rsidRDefault="00AA05F2" w:rsidP="00B034D5">
      <w:pPr>
        <w:pStyle w:val="BodyText"/>
      </w:pPr>
    </w:p>
    <w:tbl>
      <w:tblPr>
        <w:tblStyle w:val="TableGrid"/>
        <w:tblpPr w:leftFromText="180" w:rightFromText="180" w:vertAnchor="text" w:horzAnchor="page" w:tblpX="6256" w:tblpY="2001"/>
        <w:tblW w:w="5941" w:type="dxa"/>
        <w:tblLook w:val="04A0" w:firstRow="1" w:lastRow="0" w:firstColumn="1" w:lastColumn="0" w:noHBand="0" w:noVBand="1"/>
      </w:tblPr>
      <w:tblGrid>
        <w:gridCol w:w="1979"/>
        <w:gridCol w:w="1981"/>
        <w:gridCol w:w="1981"/>
      </w:tblGrid>
      <w:tr w:rsidR="00FC6088" w:rsidTr="0020248F">
        <w:trPr>
          <w:trHeight w:val="293"/>
        </w:trPr>
        <w:tc>
          <w:tcPr>
            <w:tcW w:w="1979" w:type="dxa"/>
          </w:tcPr>
          <w:p w:rsidR="00FC6088" w:rsidRPr="0088506B" w:rsidRDefault="00FC6088" w:rsidP="0020248F">
            <w:pPr>
              <w:pStyle w:val="BodyText"/>
              <w:jc w:val="center"/>
              <w:rPr>
                <w:rStyle w:val="Strong"/>
                <w:bCs w:val="0"/>
              </w:rPr>
            </w:pPr>
            <w:r w:rsidRPr="0088506B">
              <w:rPr>
                <w:rStyle w:val="Strong"/>
                <w:bCs w:val="0"/>
              </w:rPr>
              <w:t>Product Owner</w:t>
            </w:r>
          </w:p>
        </w:tc>
        <w:tc>
          <w:tcPr>
            <w:tcW w:w="1981" w:type="dxa"/>
          </w:tcPr>
          <w:p w:rsidR="00FC6088" w:rsidRPr="0088506B" w:rsidRDefault="00FC6088" w:rsidP="0020248F">
            <w:pPr>
              <w:pStyle w:val="BodyText"/>
              <w:jc w:val="center"/>
              <w:rPr>
                <w:rStyle w:val="Strong"/>
                <w:bCs w:val="0"/>
              </w:rPr>
            </w:pPr>
            <w:r w:rsidRPr="0088506B">
              <w:rPr>
                <w:rStyle w:val="Strong"/>
                <w:bCs w:val="0"/>
              </w:rPr>
              <w:t>Development Team</w:t>
            </w:r>
          </w:p>
        </w:tc>
        <w:tc>
          <w:tcPr>
            <w:tcW w:w="1981" w:type="dxa"/>
          </w:tcPr>
          <w:p w:rsidR="00FC6088" w:rsidRPr="0088506B" w:rsidRDefault="00FC6088" w:rsidP="0020248F">
            <w:pPr>
              <w:pStyle w:val="BodyText"/>
              <w:jc w:val="center"/>
              <w:rPr>
                <w:rStyle w:val="Strong"/>
                <w:bCs w:val="0"/>
              </w:rPr>
            </w:pPr>
            <w:r w:rsidRPr="0088506B">
              <w:rPr>
                <w:rStyle w:val="Strong"/>
                <w:bCs w:val="0"/>
              </w:rPr>
              <w:t>Scrum Master</w:t>
            </w:r>
          </w:p>
        </w:tc>
      </w:tr>
      <w:tr w:rsidR="00FC6088" w:rsidTr="0020248F">
        <w:trPr>
          <w:trHeight w:val="275"/>
        </w:trPr>
        <w:tc>
          <w:tcPr>
            <w:tcW w:w="1979" w:type="dxa"/>
          </w:tcPr>
          <w:p w:rsidR="00FC6088" w:rsidRDefault="00FC6088" w:rsidP="0020248F">
            <w:pPr>
              <w:pStyle w:val="BodyText"/>
              <w:jc w:val="center"/>
              <w:rPr>
                <w:rStyle w:val="Strong"/>
                <w:b w:val="0"/>
                <w:bCs w:val="0"/>
              </w:rPr>
            </w:pPr>
            <w:r>
              <w:rPr>
                <w:rStyle w:val="Strong"/>
                <w:b w:val="0"/>
                <w:bCs w:val="0"/>
              </w:rPr>
              <w:t>Clear product backlog</w:t>
            </w:r>
          </w:p>
        </w:tc>
        <w:tc>
          <w:tcPr>
            <w:tcW w:w="1981" w:type="dxa"/>
          </w:tcPr>
          <w:p w:rsidR="00FC6088" w:rsidRDefault="00FC6088" w:rsidP="0020248F">
            <w:pPr>
              <w:pStyle w:val="BodyText"/>
              <w:jc w:val="center"/>
              <w:rPr>
                <w:rStyle w:val="Strong"/>
                <w:b w:val="0"/>
                <w:bCs w:val="0"/>
              </w:rPr>
            </w:pPr>
            <w:r>
              <w:rPr>
                <w:rStyle w:val="Strong"/>
                <w:b w:val="0"/>
                <w:bCs w:val="0"/>
              </w:rPr>
              <w:t xml:space="preserve">Self-organizing, </w:t>
            </w:r>
          </w:p>
        </w:tc>
        <w:tc>
          <w:tcPr>
            <w:tcW w:w="1981" w:type="dxa"/>
          </w:tcPr>
          <w:p w:rsidR="00FC6088" w:rsidRDefault="00FC6088" w:rsidP="0020248F">
            <w:pPr>
              <w:pStyle w:val="BodyText"/>
              <w:jc w:val="center"/>
              <w:rPr>
                <w:rStyle w:val="Strong"/>
                <w:b w:val="0"/>
                <w:bCs w:val="0"/>
              </w:rPr>
            </w:pPr>
            <w:r>
              <w:rPr>
                <w:rStyle w:val="Strong"/>
                <w:b w:val="0"/>
                <w:bCs w:val="0"/>
              </w:rPr>
              <w:t xml:space="preserve">Goals, the </w:t>
            </w:r>
            <w:r w:rsidRPr="00F24DDA">
              <w:rPr>
                <w:rStyle w:val="Strong"/>
                <w:b w:val="0"/>
                <w:bCs w:val="0"/>
                <w:noProof/>
              </w:rPr>
              <w:t>scope</w:t>
            </w:r>
            <w:r>
              <w:rPr>
                <w:rStyle w:val="Strong"/>
                <w:b w:val="0"/>
                <w:bCs w:val="0"/>
              </w:rPr>
              <w:t xml:space="preserve"> </w:t>
            </w:r>
            <w:r>
              <w:rPr>
                <w:rStyle w:val="Strong"/>
                <w:b w:val="0"/>
                <w:bCs w:val="0"/>
                <w:noProof/>
              </w:rPr>
              <w:t>is</w:t>
            </w:r>
            <w:r>
              <w:rPr>
                <w:rStyle w:val="Strong"/>
                <w:b w:val="0"/>
                <w:bCs w:val="0"/>
              </w:rPr>
              <w:t xml:space="preserve"> understood by everyone</w:t>
            </w:r>
          </w:p>
        </w:tc>
      </w:tr>
      <w:tr w:rsidR="00FC6088" w:rsidTr="0020248F">
        <w:trPr>
          <w:trHeight w:val="293"/>
        </w:trPr>
        <w:tc>
          <w:tcPr>
            <w:tcW w:w="1979" w:type="dxa"/>
          </w:tcPr>
          <w:p w:rsidR="00FC6088" w:rsidRDefault="00FC6088" w:rsidP="0020248F">
            <w:pPr>
              <w:pStyle w:val="BodyText"/>
              <w:jc w:val="center"/>
              <w:rPr>
                <w:rStyle w:val="Strong"/>
                <w:b w:val="0"/>
                <w:bCs w:val="0"/>
              </w:rPr>
            </w:pPr>
            <w:r>
              <w:rPr>
                <w:rStyle w:val="Strong"/>
                <w:b w:val="0"/>
                <w:bCs w:val="0"/>
              </w:rPr>
              <w:t>Ordering backlog to best achieve goals</w:t>
            </w:r>
          </w:p>
        </w:tc>
        <w:tc>
          <w:tcPr>
            <w:tcW w:w="1981" w:type="dxa"/>
          </w:tcPr>
          <w:p w:rsidR="00FC6088" w:rsidRDefault="00FC6088" w:rsidP="0020248F">
            <w:pPr>
              <w:pStyle w:val="BodyText"/>
              <w:jc w:val="center"/>
              <w:rPr>
                <w:rStyle w:val="Strong"/>
                <w:b w:val="0"/>
                <w:bCs w:val="0"/>
              </w:rPr>
            </w:pPr>
            <w:r>
              <w:rPr>
                <w:rStyle w:val="Strong"/>
                <w:b w:val="0"/>
                <w:bCs w:val="0"/>
              </w:rPr>
              <w:t xml:space="preserve">Cross-functional team members, with all skills needed for the </w:t>
            </w:r>
            <w:r w:rsidRPr="00F24DDA">
              <w:rPr>
                <w:rStyle w:val="Strong"/>
                <w:b w:val="0"/>
                <w:bCs w:val="0"/>
                <w:noProof/>
              </w:rPr>
              <w:t>project</w:t>
            </w:r>
          </w:p>
        </w:tc>
        <w:tc>
          <w:tcPr>
            <w:tcW w:w="1981" w:type="dxa"/>
          </w:tcPr>
          <w:p w:rsidR="00FC6088" w:rsidRDefault="00FC6088" w:rsidP="0020248F">
            <w:pPr>
              <w:pStyle w:val="BodyText"/>
              <w:jc w:val="center"/>
              <w:rPr>
                <w:rStyle w:val="Strong"/>
                <w:b w:val="0"/>
                <w:bCs w:val="0"/>
              </w:rPr>
            </w:pPr>
            <w:r>
              <w:rPr>
                <w:rStyle w:val="Strong"/>
                <w:b w:val="0"/>
                <w:bCs w:val="0"/>
              </w:rPr>
              <w:t>Facilitating Scrum meetings/ updating tools e.g. burndown chart</w:t>
            </w:r>
          </w:p>
        </w:tc>
      </w:tr>
      <w:tr w:rsidR="00FC6088" w:rsidTr="0020248F">
        <w:trPr>
          <w:trHeight w:val="275"/>
        </w:trPr>
        <w:tc>
          <w:tcPr>
            <w:tcW w:w="1979" w:type="dxa"/>
          </w:tcPr>
          <w:p w:rsidR="00FC6088" w:rsidRDefault="00FC6088" w:rsidP="0020248F">
            <w:pPr>
              <w:pStyle w:val="BodyText"/>
              <w:jc w:val="center"/>
              <w:rPr>
                <w:rStyle w:val="Strong"/>
                <w:b w:val="0"/>
                <w:bCs w:val="0"/>
              </w:rPr>
            </w:pPr>
            <w:r>
              <w:rPr>
                <w:rStyle w:val="Strong"/>
                <w:b w:val="0"/>
                <w:bCs w:val="0"/>
              </w:rPr>
              <w:t>Optimizing the value of dev teams work</w:t>
            </w:r>
          </w:p>
        </w:tc>
        <w:tc>
          <w:tcPr>
            <w:tcW w:w="1981" w:type="dxa"/>
          </w:tcPr>
          <w:p w:rsidR="00FC6088" w:rsidRDefault="00FC6088" w:rsidP="0020248F">
            <w:pPr>
              <w:pStyle w:val="BodyText"/>
              <w:jc w:val="center"/>
              <w:rPr>
                <w:rStyle w:val="Strong"/>
                <w:b w:val="0"/>
                <w:bCs w:val="0"/>
              </w:rPr>
            </w:pPr>
            <w:r>
              <w:rPr>
                <w:rStyle w:val="Strong"/>
                <w:b w:val="0"/>
                <w:bCs w:val="0"/>
              </w:rPr>
              <w:t>Accountability belongs to the dev team as a whole</w:t>
            </w:r>
          </w:p>
        </w:tc>
        <w:tc>
          <w:tcPr>
            <w:tcW w:w="1981" w:type="dxa"/>
          </w:tcPr>
          <w:p w:rsidR="00FC6088" w:rsidRDefault="00FC6088" w:rsidP="0020248F">
            <w:pPr>
              <w:pStyle w:val="BodyText"/>
              <w:jc w:val="center"/>
              <w:rPr>
                <w:rStyle w:val="Strong"/>
                <w:b w:val="0"/>
                <w:bCs w:val="0"/>
              </w:rPr>
            </w:pPr>
            <w:r>
              <w:rPr>
                <w:rStyle w:val="Strong"/>
                <w:b w:val="0"/>
                <w:bCs w:val="0"/>
              </w:rPr>
              <w:t xml:space="preserve">Coaching Dev team in Self-Organization </w:t>
            </w:r>
          </w:p>
        </w:tc>
      </w:tr>
      <w:tr w:rsidR="00FC6088" w:rsidTr="0020248F">
        <w:trPr>
          <w:trHeight w:val="293"/>
        </w:trPr>
        <w:tc>
          <w:tcPr>
            <w:tcW w:w="1979" w:type="dxa"/>
          </w:tcPr>
          <w:p w:rsidR="00FC6088" w:rsidRDefault="00FC6088" w:rsidP="0020248F">
            <w:pPr>
              <w:pStyle w:val="BodyText"/>
              <w:jc w:val="center"/>
              <w:rPr>
                <w:rStyle w:val="Strong"/>
                <w:b w:val="0"/>
                <w:bCs w:val="0"/>
              </w:rPr>
            </w:pPr>
            <w:r>
              <w:rPr>
                <w:rStyle w:val="Strong"/>
                <w:b w:val="0"/>
                <w:bCs w:val="0"/>
              </w:rPr>
              <w:t xml:space="preserve">Ensuring dev team understands the </w:t>
            </w:r>
            <w:r w:rsidRPr="00F24DDA">
              <w:rPr>
                <w:rStyle w:val="Strong"/>
                <w:b w:val="0"/>
                <w:bCs w:val="0"/>
                <w:noProof/>
              </w:rPr>
              <w:t>backlog</w:t>
            </w:r>
          </w:p>
        </w:tc>
        <w:tc>
          <w:tcPr>
            <w:tcW w:w="1981" w:type="dxa"/>
          </w:tcPr>
          <w:p w:rsidR="00FC6088" w:rsidRDefault="00FC6088" w:rsidP="0020248F">
            <w:pPr>
              <w:pStyle w:val="BodyText"/>
              <w:jc w:val="center"/>
              <w:rPr>
                <w:rStyle w:val="Strong"/>
                <w:b w:val="0"/>
                <w:bCs w:val="0"/>
              </w:rPr>
            </w:pPr>
            <w:r>
              <w:rPr>
                <w:rStyle w:val="Strong"/>
                <w:b w:val="0"/>
                <w:bCs w:val="0"/>
              </w:rPr>
              <w:t>No titles for dev team members, regardless of work</w:t>
            </w:r>
          </w:p>
        </w:tc>
        <w:tc>
          <w:tcPr>
            <w:tcW w:w="1981" w:type="dxa"/>
          </w:tcPr>
          <w:p w:rsidR="00FC6088" w:rsidRDefault="00FC6088" w:rsidP="0020248F">
            <w:pPr>
              <w:pStyle w:val="BodyText"/>
              <w:jc w:val="center"/>
              <w:rPr>
                <w:rStyle w:val="Strong"/>
                <w:b w:val="0"/>
                <w:bCs w:val="0"/>
              </w:rPr>
            </w:pPr>
            <w:r>
              <w:rPr>
                <w:rStyle w:val="Strong"/>
                <w:b w:val="0"/>
                <w:bCs w:val="0"/>
              </w:rPr>
              <w:t xml:space="preserve">Leading and coaching organization in the </w:t>
            </w:r>
            <w:r w:rsidRPr="00F24DDA">
              <w:rPr>
                <w:rStyle w:val="Strong"/>
                <w:b w:val="0"/>
                <w:bCs w:val="0"/>
                <w:noProof/>
              </w:rPr>
              <w:t>scrum</w:t>
            </w:r>
          </w:p>
        </w:tc>
      </w:tr>
    </w:tbl>
    <w:p w:rsidR="00232492" w:rsidRDefault="009D109D" w:rsidP="00B034D5">
      <w:pPr>
        <w:pStyle w:val="BodyText"/>
      </w:pPr>
      <w:r>
        <w:t xml:space="preserve">Application lifecycle management (ALM) tools are </w:t>
      </w:r>
      <w:r w:rsidR="00232492">
        <w:t xml:space="preserve">a necessary tool when using an agile development approach, ALM provides a detailed insight into current tasks being worked </w:t>
      </w:r>
      <w:r w:rsidR="00232492" w:rsidRPr="00F24DDA">
        <w:rPr>
          <w:noProof/>
        </w:rPr>
        <w:t>on</w:t>
      </w:r>
      <w:r w:rsidR="00232492">
        <w:t xml:space="preserve"> and the project backlog. Jira, Trello, Octane are examples of ALM </w:t>
      </w:r>
      <w:r w:rsidR="00631667">
        <w:t xml:space="preserve">tools, </w:t>
      </w:r>
      <w:r w:rsidR="00631667" w:rsidRPr="00F24DDA">
        <w:rPr>
          <w:noProof/>
        </w:rPr>
        <w:t>however</w:t>
      </w:r>
      <w:r w:rsidR="00F24DDA">
        <w:rPr>
          <w:noProof/>
        </w:rPr>
        <w:t>,</w:t>
      </w:r>
      <w:r w:rsidR="00631667">
        <w:t xml:space="preserve"> the “tools should be adaptable to your methodology and processes rather than the other way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p>
    <w:p w:rsidR="00874AEF" w:rsidRPr="001E736E" w:rsidRDefault="00874AEF" w:rsidP="00B034D5">
      <w:pPr>
        <w:pStyle w:val="BodyText"/>
      </w:pPr>
    </w:p>
    <w:p w:rsidR="009F4248" w:rsidRDefault="00CA7B7F" w:rsidP="00CA7B7F">
      <w:pPr>
        <w:pStyle w:val="BodyText"/>
        <w:ind w:left="360"/>
        <w:rPr>
          <w:sz w:val="24"/>
        </w:rPr>
      </w:pPr>
      <w:r>
        <w:rPr>
          <w:sz w:val="24"/>
        </w:rPr>
        <w:t xml:space="preserve">3.1 </w:t>
      </w:r>
      <w:r w:rsidR="009F4248" w:rsidRPr="0063258B">
        <w:rPr>
          <w:sz w:val="24"/>
        </w:rPr>
        <w:t>Scrum</w:t>
      </w:r>
    </w:p>
    <w:p w:rsidR="00FA6C0F" w:rsidRDefault="00F73348" w:rsidP="00F7334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F73348">
      <w:pPr>
        <w:pStyle w:val="BodyText"/>
        <w:rPr>
          <w:rStyle w:val="Strong"/>
          <w:b w:val="0"/>
          <w:bCs w:val="0"/>
        </w:rPr>
      </w:pPr>
    </w:p>
    <w:p w:rsidR="0020248F" w:rsidRDefault="008F6AF4" w:rsidP="00F7334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7E3117">
        <w:rPr>
          <w:rStyle w:val="Strong"/>
          <w:b w:val="0"/>
          <w:bCs w:val="0"/>
        </w:rPr>
        <w:instrText>ADDIN RW.CITE{{doc:5c2ca05ae4b08ce0b720ca81 [NoInformation] [No Information]}}</w:instrText>
      </w:r>
      <w:r w:rsidR="00776D79">
        <w:rPr>
          <w:rStyle w:val="Strong"/>
          <w:b w:val="0"/>
          <w:bCs w:val="0"/>
        </w:rPr>
        <w:fldChar w:fldCharType="separate"/>
      </w:r>
      <w:r w:rsidR="007E3117" w:rsidRPr="007E3117">
        <w:rPr>
          <w:rStyle w:val="Strong"/>
          <w:b w:val="0"/>
          <w:bCs w:val="0"/>
        </w:rPr>
        <w:t>(</w:t>
      </w:r>
      <w:r w:rsidR="007E3117" w:rsidRPr="007E3117">
        <w:rPr>
          <w:rStyle w:val="Strong"/>
          <w:b w:val="0"/>
          <w:bCs w:val="0"/>
          <w:i/>
        </w:rPr>
        <w:t>12th Annual State of Agile Report</w:t>
      </w:r>
      <w:r w:rsidR="007E3117" w:rsidRPr="007E3117">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w:t>
      </w:r>
      <w:r w:rsidR="00776D79" w:rsidRPr="00FC6088">
        <w:rPr>
          <w:rStyle w:val="Strong"/>
          <w:b w:val="0"/>
          <w:bCs w:val="0"/>
          <w:noProof/>
        </w:rPr>
        <w:t>show</w:t>
      </w:r>
      <w:r w:rsidR="00FC6088">
        <w:rPr>
          <w:rStyle w:val="Strong"/>
          <w:b w:val="0"/>
          <w:bCs w:val="0"/>
          <w:noProof/>
        </w:rPr>
        <w:t>s</w:t>
      </w:r>
      <w:r w:rsidR="00776D79">
        <w:rPr>
          <w:rStyle w:val="Strong"/>
          <w:b w:val="0"/>
          <w:bCs w:val="0"/>
        </w:rPr>
        <w:t xml:space="preserve"> that 54% of respondents use scrum in combination with other practices, while 42% reported </w:t>
      </w:r>
    </w:p>
    <w:p w:rsidR="0020248F" w:rsidRDefault="0020248F" w:rsidP="00F73348">
      <w:pPr>
        <w:pStyle w:val="BodyText"/>
        <w:rPr>
          <w:rStyle w:val="Strong"/>
          <w:b w:val="0"/>
          <w:bCs w:val="0"/>
        </w:rPr>
      </w:pPr>
    </w:p>
    <w:p w:rsidR="0020248F" w:rsidRDefault="0020248F" w:rsidP="00F73348">
      <w:pPr>
        <w:pStyle w:val="BodyText"/>
        <w:rPr>
          <w:rStyle w:val="Strong"/>
          <w:b w:val="0"/>
          <w:bCs w:val="0"/>
        </w:rPr>
      </w:pPr>
    </w:p>
    <w:p w:rsidR="0020248F" w:rsidRPr="0020248F" w:rsidRDefault="0020248F" w:rsidP="00F73348">
      <w:pPr>
        <w:pStyle w:val="BodyText"/>
        <w:rPr>
          <w:rStyle w:val="Strong"/>
          <w:b w:val="0"/>
          <w:bCs w:val="0"/>
          <w:sz w:val="28"/>
        </w:rPr>
      </w:pPr>
    </w:p>
    <w:p w:rsidR="0020248F" w:rsidRDefault="0020248F" w:rsidP="00F73348">
      <w:pPr>
        <w:pStyle w:val="BodyText"/>
        <w:rPr>
          <w:rStyle w:val="Strong"/>
          <w:b w:val="0"/>
          <w:bCs w:val="0"/>
          <w:sz w:val="28"/>
        </w:rPr>
      </w:pPr>
    </w:p>
    <w:p w:rsidR="0020248F" w:rsidRPr="0020248F" w:rsidRDefault="0020248F" w:rsidP="00F73348">
      <w:pPr>
        <w:pStyle w:val="BodyText"/>
        <w:rPr>
          <w:rStyle w:val="Strong"/>
          <w:b w:val="0"/>
          <w:bCs w:val="0"/>
          <w:sz w:val="28"/>
        </w:rPr>
      </w:pPr>
    </w:p>
    <w:p w:rsidR="008F6AF4" w:rsidRDefault="00776D79" w:rsidP="00F73348">
      <w:pPr>
        <w:pStyle w:val="BodyText"/>
        <w:rPr>
          <w:rStyle w:val="Strong"/>
          <w:b w:val="0"/>
          <w:bCs w:val="0"/>
        </w:rPr>
      </w:pPr>
      <w:r>
        <w:rPr>
          <w:rStyle w:val="Strong"/>
          <w:b w:val="0"/>
          <w:bCs w:val="0"/>
        </w:rPr>
        <w:t xml:space="preserve">exclusive use of </w:t>
      </w:r>
      <w:r w:rsidR="003C34A5">
        <w:rPr>
          <w:rStyle w:val="Strong"/>
          <w:b w:val="0"/>
          <w:bCs w:val="0"/>
          <w:noProof/>
        </w:rPr>
        <w:t>S</w:t>
      </w:r>
      <w:r w:rsidRPr="003C34A5">
        <w:rPr>
          <w:rStyle w:val="Strong"/>
          <w:b w:val="0"/>
          <w:bCs w:val="0"/>
          <w:noProof/>
        </w:rPr>
        <w:t>crum</w:t>
      </w:r>
      <w:r>
        <w:rPr>
          <w:rStyle w:val="Strong"/>
          <w:b w:val="0"/>
          <w:bCs w:val="0"/>
        </w:rPr>
        <w:t xml:space="preserve">. As well as this the </w:t>
      </w:r>
      <w:r w:rsidR="0020248F">
        <w:rPr>
          <w:rStyle w:val="Strong"/>
          <w:b w:val="0"/>
          <w:bCs w:val="0"/>
        </w:rPr>
        <w:t xml:space="preserve">report discusses the quality of </w:t>
      </w:r>
      <w:r>
        <w:rPr>
          <w:rStyle w:val="Strong"/>
          <w:b w:val="0"/>
          <w:bCs w:val="0"/>
        </w:rPr>
        <w:t xml:space="preserve">life for the employees on the project, 87% of employees said it had improved work 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F73348">
      <w:pPr>
        <w:pStyle w:val="BodyText"/>
        <w:rPr>
          <w:rStyle w:val="Strong"/>
          <w:b w:val="0"/>
          <w:bCs w:val="0"/>
        </w:rPr>
      </w:pPr>
    </w:p>
    <w:p w:rsidR="00660AC0" w:rsidRDefault="003B0F05" w:rsidP="00F73348">
      <w:pPr>
        <w:pStyle w:val="BodyText"/>
        <w:rPr>
          <w:rStyle w:val="Strong"/>
          <w:b w:val="0"/>
          <w:bCs w:val="0"/>
        </w:rPr>
      </w:pPr>
      <w:r>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 This can increase the productivity of the team members as well as the quality of the work and reduce failure</w:t>
      </w:r>
      <w:r w:rsidR="007C7C1F">
        <w:rPr>
          <w:rStyle w:val="Strong"/>
          <w:b w:val="0"/>
          <w:bCs w:val="0"/>
        </w:rPr>
        <w:t xml:space="preserve"> within a sprint</w:t>
      </w:r>
      <w:r w:rsidR="00AC0901">
        <w:rPr>
          <w:rStyle w:val="Strong"/>
          <w:b w:val="0"/>
          <w:bCs w:val="0"/>
        </w:rPr>
        <w:t>.</w:t>
      </w:r>
      <w:r w:rsidR="00660AC0">
        <w:rPr>
          <w:rStyle w:val="Strong"/>
          <w:b w:val="0"/>
          <w:bCs w:val="0"/>
        </w:rPr>
        <w:t xml:space="preserve"> </w:t>
      </w:r>
    </w:p>
    <w:p w:rsidR="0088506B" w:rsidRDefault="00042367" w:rsidP="00F73348">
      <w:pPr>
        <w:pStyle w:val="BodyText"/>
        <w:rPr>
          <w:rStyle w:val="Strong"/>
          <w:b w:val="0"/>
          <w:bCs w:val="0"/>
        </w:rPr>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E61E9">
        <w:rPr>
          <w:rStyle w:val="Strong"/>
          <w:b w:val="0"/>
          <w:bCs w:val="0"/>
          <w:noProof/>
        </w:rPr>
        <w:drawing>
          <wp:inline distT="0" distB="0" distL="0" distR="0">
            <wp:extent cx="2076450" cy="12627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7776" cy="1294008"/>
                    </a:xfrm>
                    <a:prstGeom prst="rect">
                      <a:avLst/>
                    </a:prstGeom>
                    <a:noFill/>
                    <a:ln>
                      <a:noFill/>
                    </a:ln>
                  </pic:spPr>
                </pic:pic>
              </a:graphicData>
            </a:graphic>
          </wp:inline>
        </w:drawing>
      </w:r>
    </w:p>
    <w:p w:rsidR="002B52A8" w:rsidRDefault="0088506B" w:rsidP="0020248F">
      <w:pPr>
        <w:pStyle w:val="BodyText"/>
      </w:pPr>
      <w:r>
        <w:rPr>
          <w:rStyle w:val="Strong"/>
          <w:b w:val="0"/>
          <w:bCs w:val="0"/>
        </w:rPr>
        <w:t xml:space="preserve">According to Schwaber and Sutherland, Scrum is comprised of three main roles which have different 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p>
    <w:p w:rsidR="002F6980" w:rsidRDefault="002F6980" w:rsidP="00CA7B7F">
      <w:pPr>
        <w:pStyle w:val="BodyText"/>
        <w:ind w:firstLine="360"/>
        <w:rPr>
          <w:sz w:val="24"/>
        </w:rPr>
      </w:pPr>
    </w:p>
    <w:p w:rsidR="009F4248" w:rsidRDefault="00CA7B7F" w:rsidP="00CA7B7F">
      <w:pPr>
        <w:pStyle w:val="BodyText"/>
        <w:ind w:firstLine="360"/>
        <w:rPr>
          <w:sz w:val="24"/>
        </w:rPr>
      </w:pPr>
      <w:r>
        <w:rPr>
          <w:sz w:val="24"/>
        </w:rPr>
        <w:lastRenderedPageBreak/>
        <w:t xml:space="preserve">3.2 </w:t>
      </w:r>
      <w:r w:rsidR="009F4248" w:rsidRPr="0063258B">
        <w:rPr>
          <w:sz w:val="24"/>
        </w:rPr>
        <w:t>Extreme Programming</w:t>
      </w:r>
      <w:r w:rsidR="00A64EDE">
        <w:rPr>
          <w:sz w:val="24"/>
        </w:rPr>
        <w:t xml:space="preserve"> (XP)</w:t>
      </w:r>
    </w:p>
    <w:p w:rsidR="007E3117" w:rsidRDefault="00A64EDE" w:rsidP="00491A72">
      <w:pPr>
        <w:pStyle w:val="BodyText"/>
      </w:pPr>
      <w:r>
        <w:t>XP is a highly flexible agile based methodology that is used in the software development industry, the basis of XP development code-writing, test, iterate. Like many agile metho</w:t>
      </w:r>
      <w:r w:rsidR="007E3117">
        <w:t>dologies XP “Is primarily designed for smaller teams”</w:t>
      </w:r>
      <w:r w:rsidR="007E3117">
        <w:fldChar w:fldCharType="begin"/>
      </w:r>
      <w:r w:rsidR="007E3117">
        <w:instrText>ADDIN RW.CITE{{doc:5c2e4d20e4b0ed46fe03ed19 Fojtik,Rostislav 2011}}</w:instrText>
      </w:r>
      <w:r w:rsidR="007E3117">
        <w:fldChar w:fldCharType="separate"/>
      </w:r>
      <w:r w:rsidR="007E3117" w:rsidRPr="007E3117">
        <w:t>(</w:t>
      </w:r>
      <w:proofErr w:type="spellStart"/>
      <w:r w:rsidR="007E3117" w:rsidRPr="007E3117">
        <w:t>Fojtik</w:t>
      </w:r>
      <w:proofErr w:type="spellEnd"/>
      <w:r w:rsidR="007E3117" w:rsidRPr="007E3117">
        <w:t>, 2011)</w:t>
      </w:r>
      <w:r w:rsidR="007E3117">
        <w:fldChar w:fldCharType="end"/>
      </w:r>
      <w:r w:rsidR="007E3117">
        <w:t>. XP follows five core values</w:t>
      </w:r>
    </w:p>
    <w:p w:rsidR="007E3117" w:rsidRDefault="007E3117" w:rsidP="00491A72">
      <w:pPr>
        <w:pStyle w:val="BodyText"/>
      </w:pPr>
    </w:p>
    <w:p w:rsidR="007E3117" w:rsidRDefault="007E3117" w:rsidP="007E3117">
      <w:pPr>
        <w:pStyle w:val="BodyText"/>
        <w:numPr>
          <w:ilvl w:val="0"/>
          <w:numId w:val="7"/>
        </w:numPr>
      </w:pPr>
      <w:r>
        <w:t>Communication</w:t>
      </w:r>
    </w:p>
    <w:p w:rsidR="007E3117" w:rsidRDefault="007E3117" w:rsidP="007E3117">
      <w:pPr>
        <w:pStyle w:val="BodyText"/>
      </w:pPr>
      <w:r>
        <w:t xml:space="preserve">Poor communication is the reason behind many project failures, this can occur between developers and customers. XP uses a special role called a coach, the sole responsibility of a coach is to ensure good communication and detect any inconsistency in communication. </w:t>
      </w:r>
      <w:r w:rsidR="005D5FD1">
        <w:t>Communication</w:t>
      </w:r>
      <w:r>
        <w:t xml:space="preserve"> between developers is just as important as customers, XP uses an approach call pair programming in which two programmers </w:t>
      </w:r>
      <w:r w:rsidR="005D5FD1">
        <w:t>use a single computer to create the code together. The communication between the two must be high and consistent throughout development to avoid issues and bug.</w:t>
      </w:r>
    </w:p>
    <w:p w:rsidR="007E3117" w:rsidRDefault="007E3117" w:rsidP="00491A72">
      <w:pPr>
        <w:pStyle w:val="BodyText"/>
      </w:pPr>
    </w:p>
    <w:p w:rsidR="005D5FD1" w:rsidRDefault="007E3117" w:rsidP="007E3117">
      <w:pPr>
        <w:pStyle w:val="BodyText"/>
        <w:numPr>
          <w:ilvl w:val="0"/>
          <w:numId w:val="7"/>
        </w:numPr>
      </w:pPr>
      <w:r>
        <w:t>Simplicity</w:t>
      </w:r>
    </w:p>
    <w:p w:rsidR="007E3117" w:rsidRDefault="005D5FD1" w:rsidP="005D5FD1">
      <w:pPr>
        <w:pStyle w:val="BodyText"/>
      </w:pPr>
      <w:r>
        <w:t xml:space="preserve">XP </w:t>
      </w:r>
      <w:r w:rsidR="004B7512">
        <w:t>at</w:t>
      </w:r>
      <w:r w:rsidR="007E3117">
        <w:t xml:space="preserve"> </w:t>
      </w:r>
      <w:r w:rsidR="002E01B8">
        <w:t>tries to make the development process as simple as possible by only focusing on the most important aspect of the project</w:t>
      </w:r>
      <w:r w:rsidR="003E46FB">
        <w:t>, and not worrying about future addition/mechanics. “we should not create a more robust architecture than necessary for the moment”</w:t>
      </w:r>
      <w:r w:rsidR="003E46FB" w:rsidRPr="003E46FB">
        <w:t xml:space="preserve"> </w:t>
      </w:r>
      <w:r w:rsidR="003E46FB">
        <w:fldChar w:fldCharType="begin"/>
      </w:r>
      <w:r w:rsidR="003E46FB">
        <w:instrText>ADDIN RW.CITE{{doc:5c2e4d20e4b0ed46fe03ed19 Fojtik,Rostislav 2011}}</w:instrText>
      </w:r>
      <w:r w:rsidR="003E46FB">
        <w:fldChar w:fldCharType="separate"/>
      </w:r>
      <w:r w:rsidR="003E46FB" w:rsidRPr="007E3117">
        <w:t>(</w:t>
      </w:r>
      <w:proofErr w:type="spellStart"/>
      <w:r w:rsidR="003E46FB" w:rsidRPr="007E3117">
        <w:t>Fojtik</w:t>
      </w:r>
      <w:proofErr w:type="spellEnd"/>
      <w:r w:rsidR="003E46FB" w:rsidRPr="007E3117">
        <w:t>, 2011)</w:t>
      </w:r>
      <w:r w:rsidR="003E46FB">
        <w:fldChar w:fldCharType="end"/>
      </w:r>
      <w:r w:rsidR="003E46FB">
        <w:t>. It gives pair programmers the time to get the core functionality perfect before adding to it.</w:t>
      </w:r>
    </w:p>
    <w:p w:rsidR="007E3117" w:rsidRDefault="007E3117" w:rsidP="00491A72">
      <w:pPr>
        <w:pStyle w:val="BodyText"/>
      </w:pPr>
    </w:p>
    <w:p w:rsidR="007E3117" w:rsidRDefault="007E3117" w:rsidP="007E3117">
      <w:pPr>
        <w:pStyle w:val="BodyText"/>
        <w:numPr>
          <w:ilvl w:val="0"/>
          <w:numId w:val="7"/>
        </w:numPr>
      </w:pPr>
      <w:r>
        <w:t>Feedback</w:t>
      </w:r>
    </w:p>
    <w:p w:rsidR="003E46FB" w:rsidRPr="006651D7" w:rsidRDefault="00C804EF" w:rsidP="006651D7">
      <w:pPr>
        <w:widowControl/>
        <w:autoSpaceDE/>
        <w:autoSpaceDN/>
        <w:rPr>
          <w:lang w:eastAsia="en-GB"/>
        </w:rPr>
      </w:pPr>
      <w:r>
        <w:t>Constant feedback for any development project is important however XP requires feedback at every development stage, this is to ensure that the project is exactly what the customer wants.</w:t>
      </w:r>
      <w:r w:rsidR="00000670">
        <w:t xml:space="preserve"> </w:t>
      </w:r>
      <w:r w:rsidR="006651D7">
        <w:t>A study that evaluated XP development of specific software explore how feedback aided the development of software for disabled users “t</w:t>
      </w:r>
      <w:r w:rsidR="006651D7" w:rsidRPr="006651D7">
        <w:rPr>
          <w:lang w:eastAsia="en-GB"/>
        </w:rPr>
        <w:t>he main reason was the need of the developers to become familiar with possibilities of users with specific disorders</w:t>
      </w:r>
      <w:r w:rsidR="006651D7" w:rsidRPr="006651D7">
        <w:t xml:space="preserve">” </w:t>
      </w:r>
      <w:r w:rsidR="006651D7">
        <w:fldChar w:fldCharType="begin"/>
      </w:r>
      <w:r w:rsidR="006651D7">
        <w:instrText>ADDIN RW.CITE{{doc:5c2e4d20e4b0ed46fe03ed19 Fojtik,Rostislav 2011}}</w:instrText>
      </w:r>
      <w:r w:rsidR="006651D7">
        <w:fldChar w:fldCharType="separate"/>
      </w:r>
      <w:r w:rsidR="006651D7" w:rsidRPr="007E3117">
        <w:t>(</w:t>
      </w:r>
      <w:proofErr w:type="spellStart"/>
      <w:r w:rsidR="006651D7" w:rsidRPr="007E3117">
        <w:t>Fojtik</w:t>
      </w:r>
      <w:proofErr w:type="spellEnd"/>
      <w:r w:rsidR="006651D7" w:rsidRPr="007E3117">
        <w:t>, 2011)</w:t>
      </w:r>
      <w:r w:rsidR="006651D7">
        <w:fldChar w:fldCharType="end"/>
      </w:r>
      <w:r w:rsidR="006651D7">
        <w:t>.</w:t>
      </w:r>
    </w:p>
    <w:p w:rsidR="007E3117" w:rsidRDefault="007E3117" w:rsidP="00491A72">
      <w:pPr>
        <w:pStyle w:val="BodyText"/>
      </w:pPr>
    </w:p>
    <w:p w:rsidR="007E3117" w:rsidRDefault="007E3117" w:rsidP="007E3117">
      <w:pPr>
        <w:pStyle w:val="BodyText"/>
        <w:numPr>
          <w:ilvl w:val="0"/>
          <w:numId w:val="7"/>
        </w:numPr>
      </w:pPr>
      <w:r>
        <w:t>Courage</w:t>
      </w:r>
    </w:p>
    <w:p w:rsidR="006651D7" w:rsidRDefault="006651D7" w:rsidP="006651D7">
      <w:pPr>
        <w:pStyle w:val="BodyText"/>
      </w:pPr>
      <w:r>
        <w:t>Above all else developer must have the courage to re-write, remove and change code to ensure as many errors are removed, and the program is running as efficiently as possible.</w:t>
      </w:r>
    </w:p>
    <w:p w:rsidR="007E3117" w:rsidRDefault="007E3117" w:rsidP="00491A72">
      <w:pPr>
        <w:pStyle w:val="BodyText"/>
      </w:pPr>
    </w:p>
    <w:p w:rsidR="00491A72" w:rsidRPr="00A64EDE" w:rsidRDefault="007E3117" w:rsidP="007E3117">
      <w:pPr>
        <w:pStyle w:val="BodyText"/>
        <w:numPr>
          <w:ilvl w:val="0"/>
          <w:numId w:val="7"/>
        </w:numPr>
        <w:rPr>
          <w:rStyle w:val="Strong"/>
          <w:b w:val="0"/>
          <w:bCs w:val="0"/>
        </w:rPr>
      </w:pPr>
      <w:r>
        <w:t>Respect</w:t>
      </w:r>
      <w:r w:rsidR="00A64EDE">
        <w:t xml:space="preserve">  </w:t>
      </w:r>
    </w:p>
    <w:p w:rsidR="00DD51B8" w:rsidRDefault="008C6777" w:rsidP="00DD51B8">
      <w:pPr>
        <w:pStyle w:val="BodyText"/>
      </w:pPr>
      <w:r>
        <w:t>Development teams work closely together during projects, XP values connection between employees that emphasises and improves communication.</w:t>
      </w:r>
      <w:bookmarkStart w:id="0" w:name="_GoBack"/>
      <w:bookmarkEnd w:id="0"/>
    </w:p>
    <w:p w:rsidR="001E736E" w:rsidRDefault="001E736E" w:rsidP="009F4248">
      <w:pPr>
        <w:pStyle w:val="BodyText"/>
      </w:pPr>
    </w:p>
    <w:p w:rsidR="009F4248" w:rsidRPr="0063258B" w:rsidRDefault="00CA7B7F" w:rsidP="00CA7B7F">
      <w:pPr>
        <w:pStyle w:val="BodyText"/>
        <w:ind w:firstLine="360"/>
        <w:rPr>
          <w:rStyle w:val="Strong"/>
          <w:b w:val="0"/>
          <w:bCs w:val="0"/>
          <w:sz w:val="24"/>
        </w:rPr>
      </w:pPr>
      <w:r>
        <w:rPr>
          <w:sz w:val="24"/>
        </w:rPr>
        <w:t xml:space="preserve">3.3 </w:t>
      </w:r>
      <w:r w:rsidR="00042367">
        <w:rPr>
          <w:sz w:val="24"/>
        </w:rPr>
        <w:t>Kanban</w:t>
      </w:r>
    </w:p>
    <w:p w:rsidR="00DD51B8" w:rsidRDefault="00DD51B8" w:rsidP="00DD51B8">
      <w:pPr>
        <w:pStyle w:val="BodyText"/>
      </w:pPr>
    </w:p>
    <w:p w:rsidR="001E736E" w:rsidRDefault="001E736E" w:rsidP="00A0715D">
      <w:pPr>
        <w:pStyle w:val="BodyText"/>
      </w:pP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r w:rsidR="00B034D5" w:rsidRPr="0063258B">
        <w:rPr>
          <w:sz w:val="28"/>
        </w:rPr>
        <w:t>(600-900)</w:t>
      </w:r>
    </w:p>
    <w:p w:rsidR="00A92526" w:rsidRDefault="009913D9" w:rsidP="00B034D5">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w:t>
      </w:r>
      <w:r w:rsidR="00AC34BA">
        <w:t xml:space="preserve"> or commonly known as the waterfall method</w:t>
      </w:r>
      <w:r w:rsidR="00FD4E91">
        <w:t>.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7D3D01">
        <w:t>. Traditional management</w:t>
      </w:r>
      <w:r w:rsidR="00C3465D">
        <w:t>, however,</w:t>
      </w:r>
      <w:r w:rsidR="007D3D01">
        <w:t xml:space="preserve"> is extremely inflexible due to the linear structured development process, it is possible to change aspects of the project </w:t>
      </w:r>
      <w:r w:rsidR="00725D89">
        <w:t xml:space="preserve">during development </w:t>
      </w:r>
      <w:r w:rsidR="007D3D01">
        <w:t xml:space="preserve">however </w:t>
      </w:r>
      <w:r w:rsidR="00725D89">
        <w:t xml:space="preserve">the changes must be justified and must go through control procedures. </w:t>
      </w:r>
      <w:r w:rsidR="00874AEF">
        <w:t>Examples of traditional and structured management</w:t>
      </w:r>
      <w:r w:rsidR="00CA7B7F">
        <w:t xml:space="preserve"> are as followed</w:t>
      </w:r>
    </w:p>
    <w:p w:rsidR="00CA7B7F" w:rsidRDefault="00CA7B7F" w:rsidP="00B034D5">
      <w:pPr>
        <w:pStyle w:val="BodyText"/>
      </w:pPr>
    </w:p>
    <w:p w:rsidR="00874AEF" w:rsidRDefault="00874AEF" w:rsidP="00874AEF">
      <w:pPr>
        <w:pStyle w:val="BodyText"/>
        <w:numPr>
          <w:ilvl w:val="0"/>
          <w:numId w:val="3"/>
        </w:numPr>
      </w:pPr>
      <w:r>
        <w:t>Structured System Analysis &amp; Design Method (SSADM)</w:t>
      </w:r>
    </w:p>
    <w:p w:rsidR="00F1518C" w:rsidRDefault="00F1518C" w:rsidP="00874AEF">
      <w:pPr>
        <w:pStyle w:val="BodyText"/>
        <w:numPr>
          <w:ilvl w:val="0"/>
          <w:numId w:val="3"/>
        </w:numPr>
      </w:pPr>
      <w:r>
        <w:t>Waterfall</w:t>
      </w:r>
    </w:p>
    <w:p w:rsidR="00874AEF" w:rsidRDefault="00874AEF" w:rsidP="00874AEF">
      <w:pPr>
        <w:pStyle w:val="BodyText"/>
        <w:numPr>
          <w:ilvl w:val="0"/>
          <w:numId w:val="3"/>
        </w:numPr>
      </w:pPr>
      <w:r>
        <w:t>Prince 2</w:t>
      </w:r>
    </w:p>
    <w:p w:rsidR="00874AEF" w:rsidRDefault="00874AEF" w:rsidP="00874AEF">
      <w:pPr>
        <w:pStyle w:val="BodyText"/>
        <w:numPr>
          <w:ilvl w:val="0"/>
          <w:numId w:val="3"/>
        </w:numPr>
      </w:pPr>
      <w:r>
        <w:t>V Model</w:t>
      </w:r>
    </w:p>
    <w:p w:rsidR="00874AEF" w:rsidRPr="001E736E" w:rsidRDefault="00874AEF" w:rsidP="00874AEF">
      <w:pPr>
        <w:pStyle w:val="BodyText"/>
        <w:numPr>
          <w:ilvl w:val="0"/>
          <w:numId w:val="3"/>
        </w:numPr>
      </w:pPr>
      <w:r>
        <w:t>Rapid Application Development (RAD)</w:t>
      </w:r>
    </w:p>
    <w:p w:rsidR="00B034D5" w:rsidRPr="00B034D5" w:rsidRDefault="00B034D5" w:rsidP="00B034D5">
      <w:pPr>
        <w:pStyle w:val="BodyText"/>
        <w:rPr>
          <w:color w:val="FF0000"/>
        </w:rPr>
      </w:pPr>
    </w:p>
    <w:p w:rsidR="00A0715D" w:rsidRDefault="00CA7B7F" w:rsidP="00CA7B7F">
      <w:pPr>
        <w:pStyle w:val="BodyText"/>
        <w:ind w:left="360"/>
        <w:rPr>
          <w:sz w:val="24"/>
        </w:rPr>
      </w:pPr>
      <w:r>
        <w:rPr>
          <w:sz w:val="24"/>
        </w:rPr>
        <w:t xml:space="preserve">4.1 </w:t>
      </w:r>
      <w:r w:rsidR="009F4248" w:rsidRPr="0063258B">
        <w:rPr>
          <w:sz w:val="24"/>
        </w:rPr>
        <w:t>V Model</w:t>
      </w:r>
    </w:p>
    <w:p w:rsidR="001E736E" w:rsidRDefault="001E736E" w:rsidP="0063258B">
      <w:pPr>
        <w:pStyle w:val="BodyText"/>
      </w:pPr>
    </w:p>
    <w:p w:rsidR="00323E44" w:rsidRPr="0063258B" w:rsidRDefault="00323E44" w:rsidP="0063258B">
      <w:pPr>
        <w:pStyle w:val="BodyText"/>
      </w:pPr>
    </w:p>
    <w:p w:rsidR="000F7126" w:rsidRDefault="00CA7B7F" w:rsidP="000F7126">
      <w:pPr>
        <w:pStyle w:val="BodyText"/>
        <w:ind w:firstLine="360"/>
        <w:rPr>
          <w:sz w:val="24"/>
        </w:rPr>
      </w:pPr>
      <w:r>
        <w:rPr>
          <w:sz w:val="24"/>
        </w:rPr>
        <w:t xml:space="preserve">4.2 </w:t>
      </w:r>
      <w:r w:rsidR="00874AEF" w:rsidRPr="0063258B">
        <w:rPr>
          <w:sz w:val="24"/>
        </w:rPr>
        <w:t>Rapid Application Development (</w:t>
      </w:r>
      <w:r w:rsidR="009F4248" w:rsidRPr="0063258B">
        <w:rPr>
          <w:sz w:val="24"/>
        </w:rPr>
        <w:t>RAD</w:t>
      </w:r>
      <w:r w:rsidR="00874AEF" w:rsidRPr="0063258B">
        <w:rPr>
          <w:sz w:val="24"/>
        </w:rPr>
        <w:t>)</w:t>
      </w:r>
    </w:p>
    <w:p w:rsidR="000F7126" w:rsidRDefault="000F7126" w:rsidP="000F7126">
      <w:pPr>
        <w:pStyle w:val="BodyText"/>
      </w:pPr>
      <w:r w:rsidRPr="000F7126">
        <w:t>The biggest issue with</w:t>
      </w:r>
      <w:r>
        <w:t xml:space="preserve"> traditional methods </w:t>
      </w:r>
      <w:r w:rsidR="00FC6088">
        <w:t xml:space="preserve">like </w:t>
      </w:r>
      <w:r w:rsidRPr="002F6980">
        <w:rPr>
          <w:noProof/>
        </w:rPr>
        <w:t>waterfall</w:t>
      </w:r>
      <w:r>
        <w:t xml:space="preserve"> is the inflexibility of the developmen</w:t>
      </w:r>
      <w:r w:rsidR="00263BCE">
        <w:t xml:space="preserve">t process, RAD is a methodology that attempts to alleviate this problem, according to Hugh Mackay “it claims greater flexibility regarding changing requirements and the changing environments” </w:t>
      </w:r>
      <w:r w:rsidR="00263BCE">
        <w:fldChar w:fldCharType="begin"/>
      </w:r>
      <w:r w:rsidR="007E3117">
        <w:instrText>ADDIN RW.CITE{{doc:5c2e4018e4b0860977f06d07 Mackay,Hugh 2000}}</w:instrText>
      </w:r>
      <w:r w:rsidR="00263BCE">
        <w:fldChar w:fldCharType="separate"/>
      </w:r>
      <w:r w:rsidR="007E3117" w:rsidRPr="007E3117">
        <w:t>(Mackay</w:t>
      </w:r>
      <w:r w:rsidR="007E3117" w:rsidRPr="007E3117">
        <w:rPr>
          <w:i/>
        </w:rPr>
        <w:t xml:space="preserve"> et al.,</w:t>
      </w:r>
      <w:r w:rsidR="007E3117" w:rsidRPr="007E3117">
        <w:t xml:space="preserve"> 2000)</w:t>
      </w:r>
      <w:r w:rsidR="00263BCE">
        <w:fldChar w:fldCharType="end"/>
      </w:r>
      <w:r w:rsidR="00263BCE">
        <w:t>. Although RAD is considered to be a traditional method like waterfall, the process of development is closer to an agile approach due to its quick iterative development,</w:t>
      </w:r>
      <w:r w:rsidR="00AC34BA">
        <w:t xml:space="preserve"> “a prototype of the product is quickly created, tested for usability, and then revised”</w:t>
      </w:r>
      <w:r w:rsidR="00AC34BA">
        <w:fldChar w:fldCharType="begin"/>
      </w:r>
      <w:r w:rsidR="007E3117">
        <w:instrText>ADDIN RW.CITE{{doc:5c2e4280e4b06c399f048ab5 Lohr,Linda 2003}}</w:instrText>
      </w:r>
      <w:r w:rsidR="00AC34BA">
        <w:fldChar w:fldCharType="separate"/>
      </w:r>
      <w:r w:rsidR="007E3117" w:rsidRPr="007E3117">
        <w:t>(</w:t>
      </w:r>
      <w:proofErr w:type="spellStart"/>
      <w:r w:rsidR="007E3117" w:rsidRPr="007E3117">
        <w:t>Lohr</w:t>
      </w:r>
      <w:proofErr w:type="spellEnd"/>
      <w:r w:rsidR="007E3117" w:rsidRPr="007E3117">
        <w:rPr>
          <w:i/>
        </w:rPr>
        <w:t xml:space="preserve"> et al.,</w:t>
      </w:r>
      <w:r w:rsidR="007E3117" w:rsidRPr="007E3117">
        <w:t xml:space="preserve"> 2003)</w:t>
      </w:r>
      <w:r w:rsidR="00AC34BA">
        <w:fldChar w:fldCharType="end"/>
      </w:r>
      <w:r w:rsidR="002F6980">
        <w:t>. RAD still follows the static phases like other traditional methods that allows for extensive documentation and control of the project, however it offers the possibility to break the boundaries between the dev team and the user. During project development users are involved at the start of the project, user</w:t>
      </w:r>
      <w:r w:rsidR="00596963">
        <w:t>s can</w:t>
      </w:r>
      <w:r w:rsidR="002F6980">
        <w:t xml:space="preserve"> fluidly communicate with the dev about the good and bad points of the project which enables the dev team to build a project for the user “</w:t>
      </w:r>
      <w:r w:rsidR="00596963">
        <w:t>RAD offers explicitly the possibility of reconfiguring the boundary (between developer and users)</w:t>
      </w:r>
      <w:r w:rsidR="002F6980">
        <w:t>”</w:t>
      </w:r>
      <w:r w:rsidR="00596963">
        <w:t xml:space="preserve"> </w:t>
      </w:r>
      <w:r w:rsidR="00596963">
        <w:fldChar w:fldCharType="begin"/>
      </w:r>
      <w:r w:rsidR="007E3117">
        <w:instrText>ADDIN RW.CITE{{doc:5c2e4018e4b0860977f06d07 Mackay,Hugh 2000}}</w:instrText>
      </w:r>
      <w:r w:rsidR="00596963">
        <w:fldChar w:fldCharType="separate"/>
      </w:r>
      <w:r w:rsidR="007E3117" w:rsidRPr="007E3117">
        <w:t>(Mackay</w:t>
      </w:r>
      <w:r w:rsidR="007E3117" w:rsidRPr="007E3117">
        <w:rPr>
          <w:i/>
        </w:rPr>
        <w:t xml:space="preserve"> et al.,</w:t>
      </w:r>
      <w:r w:rsidR="007E3117" w:rsidRPr="007E3117">
        <w:t xml:space="preserve"> 2000)</w:t>
      </w:r>
      <w:r w:rsidR="00596963">
        <w:fldChar w:fldCharType="end"/>
      </w:r>
      <w:r w:rsidR="00596963">
        <w:t xml:space="preserve">. The constant </w:t>
      </w:r>
      <w:r w:rsidR="00596963">
        <w:lastRenderedPageBreak/>
        <w:t xml:space="preserve">feedback from user can allow the evolution of a project that is further targeted to their audience. </w:t>
      </w:r>
    </w:p>
    <w:p w:rsidR="000E703B" w:rsidRDefault="000E703B" w:rsidP="000F7126">
      <w:pPr>
        <w:pStyle w:val="BodyText"/>
      </w:pPr>
    </w:p>
    <w:p w:rsidR="000E703B" w:rsidRPr="000F7126" w:rsidRDefault="000E703B" w:rsidP="000F7126">
      <w:pPr>
        <w:pStyle w:val="BodyText"/>
      </w:pPr>
      <w:r>
        <w:t>The cooperation between dev team and user can improve a project</w:t>
      </w:r>
      <w:r w:rsidR="00491A72">
        <w:t>s quality and overall sales</w:t>
      </w:r>
      <w:r>
        <w:t xml:space="preserve"> however, it can become extremely expensive</w:t>
      </w:r>
      <w:r w:rsidR="00491A72">
        <w:t xml:space="preserve"> depending on development time. </w:t>
      </w:r>
    </w:p>
    <w:p w:rsidR="00DD51B8" w:rsidRPr="0063258B" w:rsidRDefault="00DD51B8" w:rsidP="0063258B">
      <w:pPr>
        <w:pStyle w:val="BodyText"/>
      </w:pPr>
    </w:p>
    <w:p w:rsidR="001E736E" w:rsidRPr="0063258B" w:rsidRDefault="001E736E" w:rsidP="0063258B">
      <w:pPr>
        <w:pStyle w:val="BodyText"/>
      </w:pPr>
    </w:p>
    <w:p w:rsidR="00DD51B8" w:rsidRDefault="00DD51B8" w:rsidP="00DD51B8">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5.</w:t>
      </w:r>
    </w:p>
    <w:p w:rsidR="00A0715D" w:rsidRDefault="00A0715D" w:rsidP="00A0715D">
      <w:pPr>
        <w:pStyle w:val="ListParagraph"/>
      </w:pPr>
      <w:r>
        <w:t>Results and Discussion</w:t>
      </w:r>
      <w:r w:rsidR="00B034D5">
        <w:t xml:space="preserve"> (200-400)</w:t>
      </w: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6.</w:t>
      </w:r>
    </w:p>
    <w:p w:rsidR="00A0715D" w:rsidRDefault="00A0715D" w:rsidP="00F1133B">
      <w:pPr>
        <w:pStyle w:val="ListParagraph"/>
      </w:pPr>
      <w:r>
        <w:t>Conclusion</w:t>
      </w:r>
      <w:r w:rsidR="00B034D5">
        <w:t xml:space="preserve"> (200-300)</w:t>
      </w:r>
    </w:p>
    <w:p w:rsidR="00432002" w:rsidRPr="00CF5537" w:rsidRDefault="00432002" w:rsidP="00CF5537">
      <w:pPr>
        <w:pStyle w:val="BodyText"/>
        <w:sectPr w:rsidR="00432002" w:rsidRPr="00CF5537" w:rsidSect="0020248F">
          <w:type w:val="continuous"/>
          <w:pgSz w:w="12240" w:h="15840"/>
          <w:pgMar w:top="1400" w:right="960" w:bottom="280" w:left="960" w:header="283" w:footer="283" w:gutter="0"/>
          <w:cols w:num="2" w:space="720" w:equalWidth="0">
            <w:col w:w="5057" w:space="127"/>
            <w:col w:w="5136"/>
          </w:cols>
          <w:docGrid w:linePitch="299"/>
        </w:sectPr>
      </w:pPr>
    </w:p>
    <w:p w:rsidR="005F0508" w:rsidRDefault="005F0508"/>
    <w:sectPr w:rsidR="005F0508" w:rsidSect="0020248F">
      <w:pgSz w:w="12240" w:h="15840"/>
      <w:pgMar w:top="1440" w:right="1440" w:bottom="1440" w:left="1440" w:header="283" w:footer="28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5B5E" w:rsidRDefault="00095B5E" w:rsidP="00EC5B2E">
      <w:r>
        <w:separator/>
      </w:r>
    </w:p>
  </w:endnote>
  <w:endnote w:type="continuationSeparator" w:id="0">
    <w:p w:rsidR="00095B5E" w:rsidRDefault="00095B5E"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0368684"/>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5B5E" w:rsidRDefault="00095B5E" w:rsidP="00EC5B2E">
      <w:r>
        <w:separator/>
      </w:r>
    </w:p>
  </w:footnote>
  <w:footnote w:type="continuationSeparator" w:id="0">
    <w:p w:rsidR="00095B5E" w:rsidRDefault="00095B5E"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B866B1"/>
    <w:multiLevelType w:val="hybridMultilevel"/>
    <w:tmpl w:val="A23072C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5"/>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hma1AITRiIstAAAA"/>
  </w:docVars>
  <w:rsids>
    <w:rsidRoot w:val="00432002"/>
    <w:rsid w:val="00000670"/>
    <w:rsid w:val="00016D02"/>
    <w:rsid w:val="0001755E"/>
    <w:rsid w:val="00042367"/>
    <w:rsid w:val="0008038F"/>
    <w:rsid w:val="00095B5E"/>
    <w:rsid w:val="000A3629"/>
    <w:rsid w:val="000E703B"/>
    <w:rsid w:val="000F7126"/>
    <w:rsid w:val="0015503C"/>
    <w:rsid w:val="00173275"/>
    <w:rsid w:val="001768E3"/>
    <w:rsid w:val="00190213"/>
    <w:rsid w:val="0019489F"/>
    <w:rsid w:val="001E2400"/>
    <w:rsid w:val="001E5D89"/>
    <w:rsid w:val="001E736E"/>
    <w:rsid w:val="0020248F"/>
    <w:rsid w:val="00210D87"/>
    <w:rsid w:val="00232492"/>
    <w:rsid w:val="002346BB"/>
    <w:rsid w:val="002449D3"/>
    <w:rsid w:val="00252C9E"/>
    <w:rsid w:val="00263BCE"/>
    <w:rsid w:val="002B14D1"/>
    <w:rsid w:val="002B52A8"/>
    <w:rsid w:val="002D4A78"/>
    <w:rsid w:val="002E01B8"/>
    <w:rsid w:val="002E1EDF"/>
    <w:rsid w:val="002E61E9"/>
    <w:rsid w:val="002F2FB7"/>
    <w:rsid w:val="002F6980"/>
    <w:rsid w:val="00303929"/>
    <w:rsid w:val="00320717"/>
    <w:rsid w:val="00323E44"/>
    <w:rsid w:val="0033611D"/>
    <w:rsid w:val="00340009"/>
    <w:rsid w:val="00360DE8"/>
    <w:rsid w:val="003725B4"/>
    <w:rsid w:val="0038787A"/>
    <w:rsid w:val="003B0F05"/>
    <w:rsid w:val="003C34A5"/>
    <w:rsid w:val="003E46FB"/>
    <w:rsid w:val="00413FE8"/>
    <w:rsid w:val="00432002"/>
    <w:rsid w:val="0043751D"/>
    <w:rsid w:val="004524D3"/>
    <w:rsid w:val="00461824"/>
    <w:rsid w:val="00467D39"/>
    <w:rsid w:val="00491A72"/>
    <w:rsid w:val="0049454F"/>
    <w:rsid w:val="004B7512"/>
    <w:rsid w:val="004C3975"/>
    <w:rsid w:val="004D6546"/>
    <w:rsid w:val="004F33BE"/>
    <w:rsid w:val="005204A0"/>
    <w:rsid w:val="005212C9"/>
    <w:rsid w:val="00596963"/>
    <w:rsid w:val="005A1740"/>
    <w:rsid w:val="005D4093"/>
    <w:rsid w:val="005D5FD1"/>
    <w:rsid w:val="005E4CDB"/>
    <w:rsid w:val="005F0508"/>
    <w:rsid w:val="005F5FDA"/>
    <w:rsid w:val="00604AFD"/>
    <w:rsid w:val="00631667"/>
    <w:rsid w:val="0063258B"/>
    <w:rsid w:val="00660AC0"/>
    <w:rsid w:val="006651D7"/>
    <w:rsid w:val="007155FC"/>
    <w:rsid w:val="00725D89"/>
    <w:rsid w:val="007659A6"/>
    <w:rsid w:val="00776D79"/>
    <w:rsid w:val="007C7C1F"/>
    <w:rsid w:val="007D3D01"/>
    <w:rsid w:val="007E3117"/>
    <w:rsid w:val="00805708"/>
    <w:rsid w:val="0081751E"/>
    <w:rsid w:val="00825F94"/>
    <w:rsid w:val="008466A6"/>
    <w:rsid w:val="00846DE9"/>
    <w:rsid w:val="00874AEF"/>
    <w:rsid w:val="00884543"/>
    <w:rsid w:val="0088506B"/>
    <w:rsid w:val="00893983"/>
    <w:rsid w:val="008B676B"/>
    <w:rsid w:val="008C6777"/>
    <w:rsid w:val="008F6AF4"/>
    <w:rsid w:val="009370AE"/>
    <w:rsid w:val="00944C7F"/>
    <w:rsid w:val="00957687"/>
    <w:rsid w:val="00971F03"/>
    <w:rsid w:val="009913D9"/>
    <w:rsid w:val="00991601"/>
    <w:rsid w:val="009943C2"/>
    <w:rsid w:val="009C17F6"/>
    <w:rsid w:val="009D109D"/>
    <w:rsid w:val="009F4248"/>
    <w:rsid w:val="00A0715D"/>
    <w:rsid w:val="00A227E6"/>
    <w:rsid w:val="00A4037F"/>
    <w:rsid w:val="00A560AA"/>
    <w:rsid w:val="00A64EDE"/>
    <w:rsid w:val="00A92526"/>
    <w:rsid w:val="00A96241"/>
    <w:rsid w:val="00AA05F2"/>
    <w:rsid w:val="00AC0901"/>
    <w:rsid w:val="00AC2646"/>
    <w:rsid w:val="00AC34BA"/>
    <w:rsid w:val="00AD351B"/>
    <w:rsid w:val="00AD53E6"/>
    <w:rsid w:val="00B013D7"/>
    <w:rsid w:val="00B034D5"/>
    <w:rsid w:val="00B10E26"/>
    <w:rsid w:val="00B218F3"/>
    <w:rsid w:val="00B259B0"/>
    <w:rsid w:val="00B3445B"/>
    <w:rsid w:val="00B77326"/>
    <w:rsid w:val="00B93613"/>
    <w:rsid w:val="00B95374"/>
    <w:rsid w:val="00BA20B5"/>
    <w:rsid w:val="00C110B5"/>
    <w:rsid w:val="00C12890"/>
    <w:rsid w:val="00C13F1C"/>
    <w:rsid w:val="00C21684"/>
    <w:rsid w:val="00C3465D"/>
    <w:rsid w:val="00C56C26"/>
    <w:rsid w:val="00C804EF"/>
    <w:rsid w:val="00CA7B7F"/>
    <w:rsid w:val="00CD748D"/>
    <w:rsid w:val="00CE6B3D"/>
    <w:rsid w:val="00CF5537"/>
    <w:rsid w:val="00D03DF4"/>
    <w:rsid w:val="00D04846"/>
    <w:rsid w:val="00DC2803"/>
    <w:rsid w:val="00DD1826"/>
    <w:rsid w:val="00DD51B8"/>
    <w:rsid w:val="00DE7112"/>
    <w:rsid w:val="00E53897"/>
    <w:rsid w:val="00E749FE"/>
    <w:rsid w:val="00E807AB"/>
    <w:rsid w:val="00E93269"/>
    <w:rsid w:val="00EA0497"/>
    <w:rsid w:val="00EA637A"/>
    <w:rsid w:val="00EC5B2E"/>
    <w:rsid w:val="00ED5116"/>
    <w:rsid w:val="00F07BB3"/>
    <w:rsid w:val="00F1133B"/>
    <w:rsid w:val="00F1518C"/>
    <w:rsid w:val="00F24DDA"/>
    <w:rsid w:val="00F5010B"/>
    <w:rsid w:val="00F564E4"/>
    <w:rsid w:val="00F73348"/>
    <w:rsid w:val="00F83312"/>
    <w:rsid w:val="00FA2A70"/>
    <w:rsid w:val="00FA6C0F"/>
    <w:rsid w:val="00FC6088"/>
    <w:rsid w:val="00FD4E91"/>
    <w:rsid w:val="00FE3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367D3"/>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56C26"/>
    <w:rPr>
      <w:szCs w:val="20"/>
    </w:rPr>
  </w:style>
  <w:style w:type="character" w:customStyle="1" w:styleId="BodyTextChar">
    <w:name w:val="Body Text Char"/>
    <w:basedOn w:val="DefaultParagraphFont"/>
    <w:link w:val="BodyText"/>
    <w:uiPriority w:val="1"/>
    <w:rsid w:val="00C56C26"/>
    <w:rPr>
      <w:rFonts w:ascii="Times New Roman" w:eastAsia="Times New Roman" w:hAnsi="Times New Roman" w:cs="Times New Roman"/>
      <w:szCs w:val="20"/>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1583211">
      <w:bodyDiv w:val="1"/>
      <w:marLeft w:val="0"/>
      <w:marRight w:val="0"/>
      <w:marTop w:val="0"/>
      <w:marBottom w:val="0"/>
      <w:divBdr>
        <w:top w:val="none" w:sz="0" w:space="0" w:color="auto"/>
        <w:left w:val="none" w:sz="0" w:space="0" w:color="auto"/>
        <w:bottom w:val="none" w:sz="0" w:space="0" w:color="auto"/>
        <w:right w:val="none" w:sz="0" w:space="0" w:color="auto"/>
      </w:divBdr>
      <w:divsChild>
        <w:div w:id="1576742525">
          <w:marLeft w:val="0"/>
          <w:marRight w:val="0"/>
          <w:marTop w:val="0"/>
          <w:marBottom w:val="0"/>
          <w:divBdr>
            <w:top w:val="none" w:sz="0" w:space="0" w:color="auto"/>
            <w:left w:val="none" w:sz="0" w:space="0" w:color="auto"/>
            <w:bottom w:val="none" w:sz="0" w:space="0" w:color="auto"/>
            <w:right w:val="none" w:sz="0" w:space="0" w:color="auto"/>
          </w:divBdr>
        </w:div>
        <w:div w:id="360403727">
          <w:marLeft w:val="0"/>
          <w:marRight w:val="0"/>
          <w:marTop w:val="0"/>
          <w:marBottom w:val="0"/>
          <w:divBdr>
            <w:top w:val="none" w:sz="0" w:space="0" w:color="auto"/>
            <w:left w:val="none" w:sz="0" w:space="0" w:color="auto"/>
            <w:bottom w:val="none" w:sz="0" w:space="0" w:color="auto"/>
            <w:right w:val="none" w:sz="0" w:space="0" w:color="auto"/>
          </w:divBdr>
        </w:div>
      </w:divsChild>
    </w:div>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131</TotalTime>
  <Pages>6</Pages>
  <Words>1826</Words>
  <Characters>10414</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12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109</cp:revision>
  <dcterms:created xsi:type="dcterms:W3CDTF">2018-12-07T10:38:00Z</dcterms:created>
  <dcterms:modified xsi:type="dcterms:W3CDTF">2019-01-03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vt:lpwstr>
  </property>
</Properties>
</file>